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53045427"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76C6D46E"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0"/>
      <w:r>
        <w:t>Predictors of Weight Gain</w:t>
      </w:r>
      <w:commentRangeEnd w:id="0"/>
      <w:r w:rsidR="00C10601">
        <w:rPr>
          <w:rStyle w:val="CommentReference"/>
          <w:rFonts w:asciiTheme="minorHAnsi" w:eastAsiaTheme="minorEastAsia" w:hAnsiTheme="minorHAnsi" w:cstheme="minorBidi"/>
          <w:b w:val="0"/>
          <w:bCs w:val="0"/>
          <w:color w:val="auto"/>
        </w:rPr>
        <w:commentReference w:id="0"/>
      </w:r>
    </w:p>
    <w:p w14:paraId="212E463A" w14:textId="4D95828D"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49FB7259"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and 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C779AF">
        <w:t>1,p=0.0</w:t>
      </w:r>
      <w:r w:rsidR="0059233A">
        <w:t>38</w:t>
      </w:r>
      <w:r w:rsidR="00C779AF">
        <w:t xml:space="preserve"> for CD</w:t>
      </w:r>
      <w:r w:rsidR="004A14E1">
        <w:t xml:space="preserve">).  </w:t>
      </w:r>
    </w:p>
    <w:p w14:paraId="72C71367" w14:textId="77777777" w:rsidR="00C779AF" w:rsidRDefault="00C779AF" w:rsidP="00235AFE">
      <w:pPr>
        <w:spacing w:line="480" w:lineRule="auto"/>
      </w:pPr>
    </w:p>
    <w:p w14:paraId="3CE35327" w14:textId="6CA92691"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3FFD5D5"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C10601">
        <w:t>, Figure 2</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C10601">
        <w:t>(Figures 2</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EE3C28C"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strains.  </w:t>
      </w:r>
      <w:r w:rsidR="00C10601">
        <w:t>We</w:t>
      </w:r>
      <w:r w:rsidR="00C10601">
        <w:t xml:space="preserve"> examined the </w:t>
      </w:r>
      <w:r w:rsidR="00C10601">
        <w:t>fasting response</w:t>
      </w:r>
      <w:r w:rsidR="00C10601">
        <w:t xml:space="preserv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w:t>
      </w:r>
      <w:bookmarkStart w:id="1" w:name="_GoBack"/>
      <w:bookmarkEnd w:id="1"/>
      <w:r w:rsidR="00422A30">
        <w:t>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38D167C"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7:00Z" w:initials="DB">
    <w:p w14:paraId="72A067A2" w14:textId="4C7C21E6" w:rsidR="00C10601" w:rsidRDefault="00C10601">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77740"/>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3E3E7-EDA0-4E4E-B302-6BF44EF6EBC6}">
  <ds:schemaRefs>
    <ds:schemaRef ds:uri="http://schemas.openxmlformats.org/officeDocument/2006/bibliography"/>
  </ds:schemaRefs>
</ds:datastoreItem>
</file>

<file path=customXml/itemProps2.xml><?xml version="1.0" encoding="utf-8"?>
<ds:datastoreItem xmlns:ds="http://schemas.openxmlformats.org/officeDocument/2006/customXml" ds:itemID="{97D806A9-3BF4-0342-9B6E-6A90FD0DE75F}">
  <ds:schemaRefs>
    <ds:schemaRef ds:uri="http://schemas.openxmlformats.org/officeDocument/2006/bibliography"/>
  </ds:schemaRefs>
</ds:datastoreItem>
</file>

<file path=customXml/itemProps3.xml><?xml version="1.0" encoding="utf-8"?>
<ds:datastoreItem xmlns:ds="http://schemas.openxmlformats.org/officeDocument/2006/customXml" ds:itemID="{DE184DF6-6406-2446-B60D-5D8DE5762544}">
  <ds:schemaRefs>
    <ds:schemaRef ds:uri="http://schemas.openxmlformats.org/officeDocument/2006/bibliography"/>
  </ds:schemaRefs>
</ds:datastoreItem>
</file>

<file path=customXml/itemProps4.xml><?xml version="1.0" encoding="utf-8"?>
<ds:datastoreItem xmlns:ds="http://schemas.openxmlformats.org/officeDocument/2006/customXml" ds:itemID="{14282C3F-A2DC-244F-A51B-019D1D33E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3</Pages>
  <Words>25925</Words>
  <Characters>147779</Characters>
  <Application>Microsoft Macintosh Word</Application>
  <DocSecurity>0</DocSecurity>
  <Lines>1231</Lines>
  <Paragraphs>346</Paragraphs>
  <ScaleCrop>false</ScaleCrop>
  <Company>UTHSC</Company>
  <LinksUpToDate>false</LinksUpToDate>
  <CharactersWithSpaces>173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34</cp:revision>
  <cp:lastPrinted>2014-03-31T14:48:00Z</cp:lastPrinted>
  <dcterms:created xsi:type="dcterms:W3CDTF">2014-04-11T16:05:00Z</dcterms:created>
  <dcterms:modified xsi:type="dcterms:W3CDTF">2014-06-16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